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FE5F9A" w14:textId="77777777" w:rsidR="00985D1E" w:rsidRDefault="00985D1E" w:rsidP="00985D1E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28D4E823" wp14:editId="0ADA570B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A659EF" w14:textId="79969B35" w:rsidR="00985D1E" w:rsidRPr="0053460B" w:rsidRDefault="00985D1E" w:rsidP="00985D1E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If you intend to use this questionnaire for your project, please cite the publication </w:t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QYWNodGVyPC9BdXRob3I+PFllYXI+MjAxMDwvWWVhcj48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</w:fldData>
        </w:fldChar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</w:instrText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>
          <w:fldData xml:space="preserve">PEVuZE5vdGU+PENpdGU+PEF1dGhvcj5QYWNodGVyPC9BdXRob3I+PFllYXI+MjAxMDwvWWVhcj48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</w:fldData>
        </w:fldChar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.DATA </w:instrText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3C66F7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-3]</w:t>
      </w:r>
      <w:r w:rsidR="003C66F7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="00084554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6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1CE4E3A8" w14:textId="77777777" w:rsidR="00985D1E" w:rsidRDefault="00985D1E" w:rsidP="002C7748">
      <w:pPr>
        <w:widowControl w:val="0"/>
        <w:autoSpaceDE w:val="0"/>
        <w:autoSpaceDN w:val="0"/>
        <w:adjustRightInd w:val="0"/>
        <w:ind w:left="360" w:hanging="360"/>
      </w:pPr>
    </w:p>
    <w:p w14:paraId="6140FFC1" w14:textId="30236713" w:rsidR="002C7748" w:rsidRPr="002C7748" w:rsidRDefault="002C7748" w:rsidP="002C7748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2C7748">
        <w:rPr>
          <w:rFonts w:cs="Times New Roman"/>
          <w:b/>
          <w:bCs/>
          <w:color w:val="000000" w:themeColor="text1"/>
        </w:rPr>
        <w:t xml:space="preserve">Have any of the following scenarios happened to you before in which you felt YOU WERE BEING TREATED UNFAIRLY? (Please select all that apply) – </w:t>
      </w:r>
    </w:p>
    <w:p w14:paraId="15A07757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80F117B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closely or followed around by security guards or store clerks at a store or the mall </w:t>
      </w:r>
    </w:p>
    <w:p w14:paraId="051E8377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restaurant or food store </w:t>
      </w:r>
    </w:p>
    <w:p w14:paraId="7EA60F4B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badly by a bus driver </w:t>
      </w:r>
    </w:p>
    <w:p w14:paraId="43A5B0C0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store </w:t>
      </w:r>
    </w:p>
    <w:p w14:paraId="467A7D02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unfairly by a police officer </w:t>
      </w:r>
    </w:p>
    <w:p w14:paraId="641A8599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ccused of something you didn't do at school </w:t>
      </w:r>
    </w:p>
    <w:p w14:paraId="6884308C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Unfairly called down to the principal's office </w:t>
      </w:r>
    </w:p>
    <w:p w14:paraId="32474F44" w14:textId="2EEA223D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grades you didn't deserve </w:t>
      </w:r>
    </w:p>
    <w:p w14:paraId="74B8A676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reated badly or unfairly by a teacher </w:t>
      </w:r>
    </w:p>
    <w:p w14:paraId="6AD6F6FF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more closely by security at school </w:t>
      </w:r>
    </w:p>
    <w:p w14:paraId="53CE97D6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be friends with you </w:t>
      </w:r>
    </w:p>
    <w:p w14:paraId="37A3C8AE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had the feeling someone was afraid of you </w:t>
      </w:r>
    </w:p>
    <w:p w14:paraId="2156902F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called you an insulting name </w:t>
      </w:r>
    </w:p>
    <w:p w14:paraId="10E60DCE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hold their bags tight when you pass them </w:t>
      </w:r>
    </w:p>
    <w:p w14:paraId="64AC4A30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made a bad or insulting remark about your race, ethnicity, or language </w:t>
      </w:r>
    </w:p>
    <w:p w14:paraId="40A6EFAD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play or hang out with you </w:t>
      </w:r>
    </w:p>
    <w:p w14:paraId="5F458A53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was rude to you </w:t>
      </w:r>
    </w:p>
    <w:p w14:paraId="09D88120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assumed you were not smart or intelligent </w:t>
      </w:r>
    </w:p>
    <w:p w14:paraId="51DE5C7A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didn't get the respect you deserved </w:t>
      </w:r>
    </w:p>
    <w:p w14:paraId="5A8E8278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n't chosen for a sports team </w:t>
      </w:r>
    </w:p>
    <w:p w14:paraId="283020BE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eachers assumed you weren't smart or intelligent </w:t>
      </w:r>
    </w:p>
    <w:p w14:paraId="5964E91F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're called on less than your peers in class by teachers </w:t>
      </w:r>
    </w:p>
    <w:p w14:paraId="0F502AC6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r parents or other family members were treated unfairly or badly because of the color of their skin, language, accent, or because they come from a different country or culture </w:t>
      </w:r>
    </w:p>
    <w:p w14:paraId="11859F9C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in a car with your family that was unfairly pulled over by police </w:t>
      </w:r>
    </w:p>
    <w:p w14:paraId="4E48E78E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walking on the street and were stopped and questioned by police  </w:t>
      </w:r>
    </w:p>
    <w:p w14:paraId="5DE82227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our family was treated unfairly by U.S. Customs Officials when entering the country via air, land, or water (</w:t>
      </w:r>
      <w:proofErr w:type="gramStart"/>
      <w:r w:rsidRPr="00B46CE0">
        <w:rPr>
          <w:rFonts w:cs="Times New Roman"/>
          <w:color w:val="000000" w:themeColor="text1"/>
        </w:rPr>
        <w:t>e.g.</w:t>
      </w:r>
      <w:proofErr w:type="gramEnd"/>
      <w:r w:rsidRPr="00B46CE0">
        <w:rPr>
          <w:rFonts w:cs="Times New Roman"/>
          <w:color w:val="000000" w:themeColor="text1"/>
        </w:rPr>
        <w:t xml:space="preserve"> airports, land borders, or piers) </w:t>
      </w:r>
      <w:r w:rsidRPr="00B46CE0">
        <w:rPr>
          <w:rFonts w:cs="Times New Roman"/>
          <w:color w:val="000000" w:themeColor="text1"/>
        </w:rPr>
        <w:tab/>
      </w:r>
      <w:r w:rsidRPr="00B46CE0">
        <w:rPr>
          <w:rFonts w:cs="Times New Roman"/>
          <w:color w:val="000000" w:themeColor="text1"/>
        </w:rPr>
        <w:tab/>
        <w:t xml:space="preserve"> </w:t>
      </w:r>
    </w:p>
    <w:p w14:paraId="2D731DC4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None of the above </w:t>
      </w:r>
    </w:p>
    <w:p w14:paraId="3449BBC0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proofErr w:type="gramStart"/>
      <w:r w:rsidRPr="00B46CE0">
        <w:rPr>
          <w:rFonts w:cs="Times New Roman"/>
          <w:color w:val="000000" w:themeColor="text1"/>
        </w:rPr>
        <w:t>Other</w:t>
      </w:r>
      <w:proofErr w:type="gramEnd"/>
      <w:r w:rsidRPr="00B46CE0">
        <w:rPr>
          <w:rFonts w:cs="Times New Roman"/>
          <w:color w:val="000000" w:themeColor="text1"/>
        </w:rPr>
        <w:t xml:space="preserve"> scenario that made you felt you were discriminated against. Please specify </w:t>
      </w:r>
    </w:p>
    <w:p w14:paraId="0BB47C89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C7748" w:rsidRPr="00B46CE0" w14:paraId="593D4CC8" w14:textId="77777777" w:rsidTr="00B16D47">
        <w:trPr>
          <w:trHeight w:val="173"/>
        </w:trPr>
        <w:tc>
          <w:tcPr>
            <w:tcW w:w="3150" w:type="dxa"/>
          </w:tcPr>
          <w:p w14:paraId="261A47B2" w14:textId="77777777" w:rsidR="002C7748" w:rsidRPr="00B46CE0" w:rsidRDefault="002C7748" w:rsidP="00B16D47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1FB77BAF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5D10B90C" w14:textId="77777777" w:rsidR="002C7748" w:rsidRPr="00B46CE0" w:rsidRDefault="002C7748" w:rsidP="002C7748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597DE58" w14:textId="5DEC4927" w:rsidR="002C7748" w:rsidRPr="00B1241A" w:rsidRDefault="002C7748" w:rsidP="00B1241A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B1241A">
        <w:rPr>
          <w:rFonts w:cs="Times New Roman"/>
          <w:b/>
          <w:bCs/>
          <w:color w:val="000000" w:themeColor="text1"/>
        </w:rPr>
        <w:br w:type="page"/>
      </w:r>
      <w:r w:rsidRPr="00B1241A">
        <w:rPr>
          <w:rFonts w:cs="Times New Roman"/>
          <w:b/>
          <w:bCs/>
          <w:color w:val="000000" w:themeColor="text1"/>
        </w:rPr>
        <w:lastRenderedPageBreak/>
        <w:t>For the scenarios that you have experienced before, which one bothered you the most? (Please select one)</w:t>
      </w:r>
    </w:p>
    <w:p w14:paraId="0E39BFC5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87EAE53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closely or followed around by security guards or store clerks at a store or the mall  </w:t>
      </w:r>
    </w:p>
    <w:p w14:paraId="0EF2841E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restaurant or food store  </w:t>
      </w:r>
    </w:p>
    <w:p w14:paraId="08C31DD6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badly by a bus driver  </w:t>
      </w:r>
    </w:p>
    <w:p w14:paraId="405C514A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store  </w:t>
      </w:r>
    </w:p>
    <w:p w14:paraId="30A766B7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unfairly by a police officer  </w:t>
      </w:r>
    </w:p>
    <w:p w14:paraId="211C445D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ccused of something you didn't do at school  </w:t>
      </w:r>
    </w:p>
    <w:p w14:paraId="54775B02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Unfairly called down to the principal's office  </w:t>
      </w:r>
    </w:p>
    <w:p w14:paraId="01EB308D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8. Got grades you didn't deserve </w:t>
      </w:r>
    </w:p>
    <w:p w14:paraId="36B23603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reated badly or unfairly by a teacher  </w:t>
      </w:r>
    </w:p>
    <w:p w14:paraId="6DCEF20C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more closely by security at school  </w:t>
      </w:r>
    </w:p>
    <w:p w14:paraId="3728A8DA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be friends with you  </w:t>
      </w:r>
    </w:p>
    <w:p w14:paraId="2DE27BA7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had the feeling someone was afraid of you  </w:t>
      </w:r>
    </w:p>
    <w:p w14:paraId="64AE81F1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called you an insulting name  </w:t>
      </w:r>
    </w:p>
    <w:p w14:paraId="15BBF74F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hold their bags tight when you pass them </w:t>
      </w:r>
    </w:p>
    <w:p w14:paraId="670B55BB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made a bad or insulting remark about your race, ethnicity, or language  </w:t>
      </w:r>
    </w:p>
    <w:p w14:paraId="38E4E470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play or hang out with you  </w:t>
      </w:r>
    </w:p>
    <w:p w14:paraId="401C800B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was rude to you  </w:t>
      </w:r>
    </w:p>
    <w:p w14:paraId="2068FA4B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assumed you were not smart or intelligent  </w:t>
      </w:r>
    </w:p>
    <w:p w14:paraId="7656CFFB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didn't get the respect you deserved  </w:t>
      </w:r>
    </w:p>
    <w:p w14:paraId="7B75CDFC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n't chosen for a sports team  </w:t>
      </w:r>
    </w:p>
    <w:p w14:paraId="716C3BD9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eachers assumed you weren't smart or intelligent  </w:t>
      </w:r>
    </w:p>
    <w:p w14:paraId="6040E50C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're called on less than your peers in class by teachers  </w:t>
      </w:r>
    </w:p>
    <w:p w14:paraId="349FE8E2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r parents or other family members were treated unfairly or badly because of the color of their skin, language, accent, or because they come from a different country or culture  </w:t>
      </w:r>
    </w:p>
    <w:p w14:paraId="75B5F2AD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in a car with your family that was unfairly pulled over by police  </w:t>
      </w:r>
    </w:p>
    <w:p w14:paraId="602BC91D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walking on the street and were stopped and questioned by police  </w:t>
      </w:r>
    </w:p>
    <w:p w14:paraId="0ACF3787" w14:textId="77777777" w:rsidR="002C7748" w:rsidRPr="00B46CE0" w:rsidRDefault="002C7748" w:rsidP="002C7748">
      <w:pPr>
        <w:pStyle w:val="ListParagraph"/>
        <w:keepNext/>
        <w:numPr>
          <w:ilvl w:val="0"/>
          <w:numId w:val="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our family was treated unfairly by U.S. Customs Officials when entering the country via air, land, or water (</w:t>
      </w:r>
      <w:proofErr w:type="gramStart"/>
      <w:r w:rsidRPr="00B46CE0">
        <w:rPr>
          <w:rFonts w:cs="Times New Roman"/>
          <w:color w:val="000000" w:themeColor="text1"/>
        </w:rPr>
        <w:t>e.g.</w:t>
      </w:r>
      <w:proofErr w:type="gramEnd"/>
      <w:r w:rsidRPr="00B46CE0">
        <w:rPr>
          <w:rFonts w:cs="Times New Roman"/>
          <w:color w:val="000000" w:themeColor="text1"/>
        </w:rPr>
        <w:t xml:space="preserve"> airports, land borders, or piers)  </w:t>
      </w:r>
    </w:p>
    <w:p w14:paraId="4A91EF4A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None of the above </w:t>
      </w:r>
    </w:p>
    <w:p w14:paraId="5B95BB07" w14:textId="77777777" w:rsidR="002C7748" w:rsidRPr="00B46CE0" w:rsidRDefault="002C7748" w:rsidP="002C7748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proofErr w:type="gramStart"/>
      <w:r w:rsidRPr="00B46CE0">
        <w:rPr>
          <w:rFonts w:cs="Times New Roman"/>
          <w:color w:val="000000" w:themeColor="text1"/>
        </w:rPr>
        <w:t>Other</w:t>
      </w:r>
      <w:proofErr w:type="gramEnd"/>
      <w:r w:rsidRPr="00B46CE0">
        <w:rPr>
          <w:rFonts w:cs="Times New Roman"/>
          <w:color w:val="000000" w:themeColor="text1"/>
        </w:rPr>
        <w:t xml:space="preserve"> scenario that made you felt you were discriminated against. Please specify</w:t>
      </w:r>
    </w:p>
    <w:p w14:paraId="1A34F0E2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C7748" w:rsidRPr="00B46CE0" w14:paraId="1FE93EB2" w14:textId="77777777" w:rsidTr="00B16D47">
        <w:trPr>
          <w:trHeight w:val="173"/>
        </w:trPr>
        <w:tc>
          <w:tcPr>
            <w:tcW w:w="3150" w:type="dxa"/>
          </w:tcPr>
          <w:p w14:paraId="7C09D2CF" w14:textId="77777777" w:rsidR="002C7748" w:rsidRPr="00B46CE0" w:rsidRDefault="002C7748" w:rsidP="00B16D47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5216F0EE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5525B220" w14:textId="77777777" w:rsidR="002C7748" w:rsidRPr="00B46CE0" w:rsidRDefault="002C7748" w:rsidP="002C7748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22F6366" w14:textId="5CEE2045" w:rsidR="002C7748" w:rsidRPr="00B1241A" w:rsidRDefault="002C7748" w:rsidP="00B1241A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B1241A">
        <w:rPr>
          <w:rFonts w:cs="Times New Roman"/>
          <w:b/>
          <w:bCs/>
          <w:color w:val="000000" w:themeColor="text1"/>
        </w:rPr>
        <w:t xml:space="preserve">About the scenario which bothered you the most, how often has this happened? </w:t>
      </w:r>
    </w:p>
    <w:p w14:paraId="0F04F781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C97D339" w14:textId="77777777" w:rsidR="002C7748" w:rsidRPr="00B46CE0" w:rsidRDefault="002C7748" w:rsidP="002C774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y Frequently</w:t>
      </w:r>
    </w:p>
    <w:p w14:paraId="778F16DB" w14:textId="77777777" w:rsidR="002C7748" w:rsidRPr="00B46CE0" w:rsidRDefault="002C7748" w:rsidP="002C774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Frequently</w:t>
      </w:r>
    </w:p>
    <w:p w14:paraId="476CD801" w14:textId="77777777" w:rsidR="002C7748" w:rsidRPr="00B46CE0" w:rsidRDefault="002C7748" w:rsidP="002C774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ccasionally</w:t>
      </w:r>
    </w:p>
    <w:p w14:paraId="35A76F5D" w14:textId="77777777" w:rsidR="002C7748" w:rsidRPr="00B46CE0" w:rsidRDefault="002C7748" w:rsidP="002C774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arely</w:t>
      </w:r>
    </w:p>
    <w:p w14:paraId="736803D2" w14:textId="77777777" w:rsidR="002C7748" w:rsidRDefault="002C7748" w:rsidP="002C7748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y Rarely</w:t>
      </w:r>
    </w:p>
    <w:p w14:paraId="7867829A" w14:textId="0C92C104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5037D08" w14:textId="77777777" w:rsidR="00B1241A" w:rsidRPr="000D4C3B" w:rsidRDefault="00B1241A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60A3CC4" w14:textId="7462DBB2" w:rsidR="002C7748" w:rsidRPr="00B1241A" w:rsidRDefault="002C7748" w:rsidP="00B1241A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B1241A">
        <w:rPr>
          <w:rFonts w:cs="Times New Roman"/>
          <w:b/>
          <w:bCs/>
          <w:color w:val="000000" w:themeColor="text1"/>
        </w:rPr>
        <w:lastRenderedPageBreak/>
        <w:t xml:space="preserve">About the scenario which bothered you the most, why do you think it happened? Please select as many as you see fit. - </w:t>
      </w:r>
    </w:p>
    <w:p w14:paraId="41C9F78E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C2ADFF1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he color of my skin </w:t>
      </w:r>
    </w:p>
    <w:p w14:paraId="13DE2D32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race </w:t>
      </w:r>
    </w:p>
    <w:p w14:paraId="4D788864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ethnicity or culture </w:t>
      </w:r>
    </w:p>
    <w:p w14:paraId="24154B22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language </w:t>
      </w:r>
    </w:p>
    <w:p w14:paraId="5FF012EB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accent </w:t>
      </w:r>
    </w:p>
    <w:p w14:paraId="1812AAB9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age </w:t>
      </w:r>
    </w:p>
    <w:p w14:paraId="1F2C3D85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sex/ gender </w:t>
      </w:r>
    </w:p>
    <w:p w14:paraId="7F40E7A3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he clothes I wear </w:t>
      </w:r>
    </w:p>
    <w:p w14:paraId="78034DA0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he music I listen to </w:t>
      </w:r>
    </w:p>
    <w:p w14:paraId="31C5E53E" w14:textId="77777777" w:rsidR="002C7748" w:rsidRPr="00B46CE0" w:rsidRDefault="002C7748" w:rsidP="002C7748">
      <w:pPr>
        <w:pStyle w:val="ListParagraph"/>
        <w:keepNext/>
        <w:numPr>
          <w:ilvl w:val="0"/>
          <w:numId w:val="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sexual orientation </w:t>
      </w:r>
    </w:p>
    <w:p w14:paraId="0FF84794" w14:textId="77777777" w:rsidR="002C7748" w:rsidRPr="00B46CE0" w:rsidRDefault="002C7748" w:rsidP="002C7748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ny other reason. Please describe </w:t>
      </w:r>
    </w:p>
    <w:p w14:paraId="42DEBA41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C7748" w:rsidRPr="00B46CE0" w14:paraId="0184E91D" w14:textId="77777777" w:rsidTr="00B16D47">
        <w:trPr>
          <w:trHeight w:val="173"/>
        </w:trPr>
        <w:tc>
          <w:tcPr>
            <w:tcW w:w="3150" w:type="dxa"/>
          </w:tcPr>
          <w:p w14:paraId="759C2002" w14:textId="77777777" w:rsidR="002C7748" w:rsidRPr="00B46CE0" w:rsidRDefault="002C7748" w:rsidP="00B16D47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62EF9EBA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1DA93152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ED5DD5E" w14:textId="4BECD9B4" w:rsidR="002C7748" w:rsidRPr="00B1241A" w:rsidRDefault="002C7748" w:rsidP="00B1241A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B1241A">
        <w:rPr>
          <w:rFonts w:cs="Times New Roman"/>
          <w:b/>
          <w:bCs/>
          <w:color w:val="000000" w:themeColor="text1"/>
        </w:rPr>
        <w:t>About the scenario which bothered you the most, how did it make you feel? Please select as many as you see fit.</w:t>
      </w:r>
    </w:p>
    <w:p w14:paraId="6D9A6365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6E40A75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ngry</w:t>
      </w:r>
    </w:p>
    <w:p w14:paraId="05721295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ad</w:t>
      </w:r>
    </w:p>
    <w:p w14:paraId="043F9D13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urt</w:t>
      </w:r>
    </w:p>
    <w:p w14:paraId="17798532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Frustrated</w:t>
      </w:r>
    </w:p>
    <w:p w14:paraId="2BF797D9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Sad</w:t>
      </w:r>
    </w:p>
    <w:p w14:paraId="54891AA6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Depressed</w:t>
      </w:r>
    </w:p>
    <w:p w14:paraId="2AD042B3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opeless</w:t>
      </w:r>
    </w:p>
    <w:p w14:paraId="129B9230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owerless</w:t>
      </w:r>
    </w:p>
    <w:p w14:paraId="75440803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shamed</w:t>
      </w:r>
    </w:p>
    <w:p w14:paraId="4DF44D5B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umiliated</w:t>
      </w:r>
    </w:p>
    <w:p w14:paraId="3048760C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Strengthened</w:t>
      </w:r>
    </w:p>
    <w:p w14:paraId="66E589F7" w14:textId="77777777" w:rsidR="002C7748" w:rsidRPr="00B46CE0" w:rsidRDefault="002C7748" w:rsidP="002C7748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Other (please specify) </w:t>
      </w:r>
    </w:p>
    <w:p w14:paraId="0EEAC03F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C7748" w:rsidRPr="00B46CE0" w14:paraId="7FEDC835" w14:textId="77777777" w:rsidTr="00B16D47">
        <w:trPr>
          <w:trHeight w:val="173"/>
        </w:trPr>
        <w:tc>
          <w:tcPr>
            <w:tcW w:w="3150" w:type="dxa"/>
          </w:tcPr>
          <w:p w14:paraId="5EDDD97F" w14:textId="77777777" w:rsidR="002C7748" w:rsidRPr="00B46CE0" w:rsidRDefault="002C7748" w:rsidP="00B16D47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602688BF" w14:textId="77777777" w:rsidR="002C7748" w:rsidRPr="00B46CE0" w:rsidRDefault="002C7748" w:rsidP="002C7748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158EC04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B632D1F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6C6C5AA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29A0EEE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B3BAA30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AFCB23B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B4E3D27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38CD217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C649CCB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ADFC275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533CA83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EECCC6B" w14:textId="77777777" w:rsidR="002C7748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D6B13FE" w14:textId="5AB7AB16" w:rsidR="002C7748" w:rsidRPr="00B1241A" w:rsidRDefault="002C7748" w:rsidP="00B1241A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B1241A">
        <w:rPr>
          <w:rFonts w:cs="Times New Roman"/>
          <w:b/>
          <w:bCs/>
          <w:color w:val="000000" w:themeColor="text1"/>
        </w:rPr>
        <w:lastRenderedPageBreak/>
        <w:t>About the scenario which bothered you the most, how did you deal with it? Please select as many as you see fit.</w:t>
      </w:r>
    </w:p>
    <w:p w14:paraId="5FEAB922" w14:textId="77777777" w:rsidR="002C7748" w:rsidRPr="00B46CE0" w:rsidRDefault="002C7748" w:rsidP="002C7748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ACD4097" w14:textId="77777777" w:rsidR="002C7748" w:rsidRPr="00B46CE0" w:rsidRDefault="002C7748" w:rsidP="002C774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Ignored it </w:t>
      </w:r>
    </w:p>
    <w:p w14:paraId="3F33C8A2" w14:textId="77777777" w:rsidR="002C7748" w:rsidRPr="00B46CE0" w:rsidRDefault="002C7748" w:rsidP="002C7748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ccepted it </w:t>
      </w:r>
    </w:p>
    <w:p w14:paraId="40A4B848" w14:textId="77777777" w:rsidR="002C7748" w:rsidRPr="00B46CE0" w:rsidRDefault="002C7748" w:rsidP="002C7748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poke up </w:t>
      </w:r>
    </w:p>
    <w:p w14:paraId="0A3E7C4C" w14:textId="77777777" w:rsidR="002C7748" w:rsidRPr="00B46CE0" w:rsidRDefault="002C7748" w:rsidP="002C7748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Kept it to myself </w:t>
      </w:r>
    </w:p>
    <w:p w14:paraId="1A3336CB" w14:textId="77777777" w:rsidR="002C7748" w:rsidRPr="00B46CE0" w:rsidRDefault="002C7748" w:rsidP="002C7748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Lost interest in things </w:t>
      </w:r>
    </w:p>
    <w:p w14:paraId="39C9D2A7" w14:textId="77777777" w:rsidR="002C7748" w:rsidRPr="00B46CE0" w:rsidRDefault="002C7748" w:rsidP="002C774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rayed</w:t>
      </w:r>
    </w:p>
    <w:p w14:paraId="0EA32065" w14:textId="77777777" w:rsidR="002C7748" w:rsidRPr="00B46CE0" w:rsidRDefault="002C7748" w:rsidP="002C774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Tried to change things. Please describe in the Comment Field below</w:t>
      </w:r>
    </w:p>
    <w:tbl>
      <w:tblPr>
        <w:tblStyle w:val="TableGrid"/>
        <w:tblpPr w:leftFromText="180" w:rightFromText="180" w:vertAnchor="text" w:horzAnchor="page" w:tblpX="2629" w:tblpY="6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C7748" w:rsidRPr="00B46CE0" w14:paraId="642F0FB4" w14:textId="77777777" w:rsidTr="00B16D47">
        <w:trPr>
          <w:trHeight w:val="173"/>
        </w:trPr>
        <w:tc>
          <w:tcPr>
            <w:tcW w:w="3150" w:type="dxa"/>
          </w:tcPr>
          <w:p w14:paraId="231E805C" w14:textId="77777777" w:rsidR="002C7748" w:rsidRPr="00B46CE0" w:rsidRDefault="002C7748" w:rsidP="00B16D47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7C7A54C3" w14:textId="77777777" w:rsidR="002C7748" w:rsidRPr="00B46CE0" w:rsidRDefault="002C7748" w:rsidP="002C7748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C12BE03" w14:textId="77777777" w:rsidR="002C7748" w:rsidRPr="00B46CE0" w:rsidRDefault="002C7748" w:rsidP="002C7748">
      <w:pPr>
        <w:pStyle w:val="ListParagraph"/>
        <w:widowControl w:val="0"/>
        <w:autoSpaceDE w:val="0"/>
        <w:autoSpaceDN w:val="0"/>
        <w:adjustRightInd w:val="0"/>
        <w:ind w:left="1440"/>
        <w:rPr>
          <w:rFonts w:cs="Times New Roman"/>
          <w:color w:val="000000" w:themeColor="text1"/>
        </w:rPr>
      </w:pPr>
    </w:p>
    <w:p w14:paraId="76107EFC" w14:textId="77777777" w:rsidR="002C7748" w:rsidRPr="00B46CE0" w:rsidRDefault="002C7748" w:rsidP="002C774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Hit someone/something </w:t>
      </w:r>
    </w:p>
    <w:p w14:paraId="71E47A29" w14:textId="77777777" w:rsidR="002C7748" w:rsidRPr="00B46CE0" w:rsidRDefault="002C7748" w:rsidP="002C7748">
      <w:pPr>
        <w:pStyle w:val="ListParagraph"/>
        <w:keepNext/>
        <w:numPr>
          <w:ilvl w:val="0"/>
          <w:numId w:val="5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orked hard to prove them wrong </w:t>
      </w:r>
    </w:p>
    <w:p w14:paraId="652F7765" w14:textId="77777777" w:rsidR="002C7748" w:rsidRPr="00B46CE0" w:rsidRDefault="002C7748" w:rsidP="002C7748">
      <w:pPr>
        <w:pStyle w:val="ListParagraph"/>
        <w:keepNext/>
        <w:numPr>
          <w:ilvl w:val="0"/>
          <w:numId w:val="5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osted on social media </w:t>
      </w:r>
    </w:p>
    <w:p w14:paraId="69044B4F" w14:textId="77777777" w:rsidR="002C7748" w:rsidRPr="00B46CE0" w:rsidRDefault="002C7748" w:rsidP="002C7748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 (please specify)</w:t>
      </w:r>
    </w:p>
    <w:p w14:paraId="64CA0BEF" w14:textId="77777777" w:rsidR="002C7748" w:rsidRPr="00B46CE0" w:rsidRDefault="002C7748" w:rsidP="002C7748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C7748" w:rsidRPr="00B46CE0" w14:paraId="3A6F46CA" w14:textId="77777777" w:rsidTr="00B16D47">
        <w:trPr>
          <w:trHeight w:val="173"/>
        </w:trPr>
        <w:tc>
          <w:tcPr>
            <w:tcW w:w="3150" w:type="dxa"/>
          </w:tcPr>
          <w:p w14:paraId="3638C1CB" w14:textId="77777777" w:rsidR="002C7748" w:rsidRPr="00B46CE0" w:rsidRDefault="002C7748" w:rsidP="00B16D47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59FB7625" w14:textId="77777777" w:rsidR="002C7748" w:rsidRPr="00B46CE0" w:rsidRDefault="002C7748" w:rsidP="002C7748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365EA7D" w14:textId="77777777" w:rsidR="00084554" w:rsidRDefault="00084554"/>
    <w:p w14:paraId="1CC33C83" w14:textId="77777777" w:rsidR="00084554" w:rsidRDefault="00084554"/>
    <w:p w14:paraId="550470A2" w14:textId="77777777" w:rsidR="003C66F7" w:rsidRPr="003C66F7" w:rsidRDefault="00084554" w:rsidP="003C66F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C66F7" w:rsidRPr="003C66F7">
        <w:rPr>
          <w:noProof/>
        </w:rPr>
        <w:t>1.</w:t>
      </w:r>
      <w:r w:rsidR="003C66F7" w:rsidRPr="003C66F7">
        <w:rPr>
          <w:noProof/>
        </w:rPr>
        <w:tab/>
        <w:t xml:space="preserve">Pachter, L.M., et al., </w:t>
      </w:r>
      <w:r w:rsidR="003C66F7" w:rsidRPr="003C66F7">
        <w:rPr>
          <w:i/>
          <w:noProof/>
        </w:rPr>
        <w:t>Perceptions of Racism in Children and Youth (PRaCY): properties of a self-report instrument for research on children's health and development.</w:t>
      </w:r>
      <w:r w:rsidR="003C66F7" w:rsidRPr="003C66F7">
        <w:rPr>
          <w:noProof/>
        </w:rPr>
        <w:t xml:space="preserve"> Ethn Health, 2010. </w:t>
      </w:r>
      <w:r w:rsidR="003C66F7" w:rsidRPr="003C66F7">
        <w:rPr>
          <w:b/>
          <w:noProof/>
        </w:rPr>
        <w:t>15</w:t>
      </w:r>
      <w:r w:rsidR="003C66F7" w:rsidRPr="003C66F7">
        <w:rPr>
          <w:noProof/>
        </w:rPr>
        <w:t>(1): p. 33-46.</w:t>
      </w:r>
    </w:p>
    <w:p w14:paraId="395BEAF8" w14:textId="77777777" w:rsidR="003C66F7" w:rsidRPr="003C66F7" w:rsidRDefault="003C66F7" w:rsidP="003C66F7">
      <w:pPr>
        <w:pStyle w:val="EndNoteBibliography"/>
        <w:ind w:left="720" w:hanging="720"/>
        <w:rPr>
          <w:noProof/>
        </w:rPr>
      </w:pPr>
      <w:r w:rsidRPr="003C66F7">
        <w:rPr>
          <w:noProof/>
        </w:rPr>
        <w:t>2.</w:t>
      </w:r>
      <w:r w:rsidRPr="003C66F7">
        <w:rPr>
          <w:noProof/>
        </w:rPr>
        <w:tab/>
        <w:t xml:space="preserve">Savoia, E., et al., </w:t>
      </w:r>
      <w:r w:rsidRPr="003C66F7">
        <w:rPr>
          <w:i/>
          <w:noProof/>
        </w:rPr>
        <w:t>Assessing the Impact of the Boston CVE Pilot Program: A Developmental Evaluation Approach.</w:t>
      </w:r>
      <w:r w:rsidRPr="003C66F7">
        <w:rPr>
          <w:noProof/>
        </w:rPr>
        <w:t xml:space="preserve"> Homeland Security Affairs, 2020. </w:t>
      </w:r>
      <w:r w:rsidRPr="003C66F7">
        <w:rPr>
          <w:b/>
          <w:noProof/>
        </w:rPr>
        <w:t>17</w:t>
      </w:r>
      <w:r w:rsidRPr="003C66F7">
        <w:rPr>
          <w:noProof/>
        </w:rPr>
        <w:t>(6).</w:t>
      </w:r>
    </w:p>
    <w:p w14:paraId="6497C989" w14:textId="77777777" w:rsidR="003C66F7" w:rsidRPr="003C66F7" w:rsidRDefault="003C66F7" w:rsidP="003C66F7">
      <w:pPr>
        <w:pStyle w:val="EndNoteBibliography"/>
        <w:ind w:left="720" w:hanging="720"/>
        <w:rPr>
          <w:noProof/>
        </w:rPr>
      </w:pPr>
      <w:r w:rsidRPr="003C66F7">
        <w:rPr>
          <w:noProof/>
        </w:rPr>
        <w:t>3.</w:t>
      </w:r>
      <w:r w:rsidRPr="003C66F7">
        <w:rPr>
          <w:noProof/>
        </w:rPr>
        <w:tab/>
        <w:t xml:space="preserve">Savoia, E., et al., </w:t>
      </w:r>
      <w:r w:rsidRPr="003C66F7">
        <w:rPr>
          <w:i/>
          <w:noProof/>
        </w:rPr>
        <w:t>Evaluation of a School Campaign to Reduce Hatred.</w:t>
      </w:r>
      <w:r w:rsidRPr="003C66F7">
        <w:rPr>
          <w:noProof/>
        </w:rPr>
        <w:t xml:space="preserve"> Journal for Deradicalization, 2019. </w:t>
      </w:r>
      <w:r w:rsidRPr="003C66F7">
        <w:rPr>
          <w:b/>
          <w:noProof/>
        </w:rPr>
        <w:t>Winter</w:t>
      </w:r>
      <w:r w:rsidRPr="003C66F7">
        <w:rPr>
          <w:noProof/>
        </w:rPr>
        <w:t>(21).</w:t>
      </w:r>
    </w:p>
    <w:p w14:paraId="1EF03D37" w14:textId="16520BB5" w:rsidR="0025755C" w:rsidRDefault="00084554">
      <w:r>
        <w:fldChar w:fldCharType="end"/>
      </w:r>
    </w:p>
    <w:sectPr w:rsidR="0025755C" w:rsidSect="00237E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0639FF"/>
    <w:multiLevelType w:val="hybridMultilevel"/>
    <w:tmpl w:val="2B78F3E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814236"/>
    <w:multiLevelType w:val="hybridMultilevel"/>
    <w:tmpl w:val="17D0EC5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CB4100"/>
    <w:multiLevelType w:val="hybridMultilevel"/>
    <w:tmpl w:val="8108764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22E6832"/>
    <w:multiLevelType w:val="hybridMultilevel"/>
    <w:tmpl w:val="5016AA9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93509E9"/>
    <w:multiLevelType w:val="hybridMultilevel"/>
    <w:tmpl w:val="10E8E1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241164"/>
    <w:multiLevelType w:val="hybridMultilevel"/>
    <w:tmpl w:val="BC688BA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603DB8"/>
    <w:multiLevelType w:val="hybridMultilevel"/>
    <w:tmpl w:val="C820204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1"/>
  </w:num>
  <w:num w:numId="4">
    <w:abstractNumId w:val="3"/>
  </w:num>
  <w:num w:numId="5">
    <w:abstractNumId w:val="2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1&lt;/item&gt;&lt;item&gt;6&lt;/item&gt;&lt;item&gt;8&lt;/item&gt;&lt;/record-ids&gt;&lt;/item&gt;&lt;/Libraries&gt;"/>
  </w:docVars>
  <w:rsids>
    <w:rsidRoot w:val="002C7748"/>
    <w:rsid w:val="00031914"/>
    <w:rsid w:val="00084554"/>
    <w:rsid w:val="00097982"/>
    <w:rsid w:val="000E6314"/>
    <w:rsid w:val="00100DB4"/>
    <w:rsid w:val="00120497"/>
    <w:rsid w:val="00153A28"/>
    <w:rsid w:val="00162B3E"/>
    <w:rsid w:val="0022233D"/>
    <w:rsid w:val="00237E1E"/>
    <w:rsid w:val="00237F96"/>
    <w:rsid w:val="002C7748"/>
    <w:rsid w:val="003373AF"/>
    <w:rsid w:val="00356114"/>
    <w:rsid w:val="00386B4B"/>
    <w:rsid w:val="0039550E"/>
    <w:rsid w:val="003C66F7"/>
    <w:rsid w:val="004850B3"/>
    <w:rsid w:val="004F4308"/>
    <w:rsid w:val="00507135"/>
    <w:rsid w:val="00525340"/>
    <w:rsid w:val="00564F4C"/>
    <w:rsid w:val="00597B2E"/>
    <w:rsid w:val="005E278E"/>
    <w:rsid w:val="00626BDC"/>
    <w:rsid w:val="0064689F"/>
    <w:rsid w:val="006F1ECE"/>
    <w:rsid w:val="007D231A"/>
    <w:rsid w:val="008110C3"/>
    <w:rsid w:val="008E1303"/>
    <w:rsid w:val="00910DD0"/>
    <w:rsid w:val="00931AF0"/>
    <w:rsid w:val="009522D4"/>
    <w:rsid w:val="00985D1E"/>
    <w:rsid w:val="00994AE9"/>
    <w:rsid w:val="00A33733"/>
    <w:rsid w:val="00A728F5"/>
    <w:rsid w:val="00AA2C94"/>
    <w:rsid w:val="00AD5B28"/>
    <w:rsid w:val="00B1241A"/>
    <w:rsid w:val="00B25F4C"/>
    <w:rsid w:val="00B50C69"/>
    <w:rsid w:val="00B90930"/>
    <w:rsid w:val="00BA2668"/>
    <w:rsid w:val="00C65F3B"/>
    <w:rsid w:val="00CE6888"/>
    <w:rsid w:val="00CE7EE0"/>
    <w:rsid w:val="00DB5535"/>
    <w:rsid w:val="00DE06A8"/>
    <w:rsid w:val="00E07A1A"/>
    <w:rsid w:val="00E10773"/>
    <w:rsid w:val="00E41E00"/>
    <w:rsid w:val="00E62AFE"/>
    <w:rsid w:val="00E83F5D"/>
    <w:rsid w:val="00EE4C50"/>
    <w:rsid w:val="00F24941"/>
    <w:rsid w:val="00F60D6A"/>
    <w:rsid w:val="00FD7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EC9866"/>
  <w15:chartTrackingRefBased/>
  <w15:docId w15:val="{8BC387C0-8AF0-AB47-8C04-6E9A230449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7748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C7748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rsid w:val="002C7748"/>
    <w:pPr>
      <w:ind w:left="720"/>
      <w:contextualSpacing/>
    </w:pPr>
  </w:style>
  <w:style w:type="paragraph" w:customStyle="1" w:styleId="H2">
    <w:name w:val="H2"/>
    <w:next w:val="Normal"/>
    <w:link w:val="H2Char"/>
    <w:rsid w:val="00985D1E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985D1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84554"/>
    <w:pPr>
      <w:jc w:val="center"/>
    </w:pPr>
    <w:rPr>
      <w:rFonts w:cs="Times New Roman"/>
    </w:rPr>
  </w:style>
  <w:style w:type="character" w:customStyle="1" w:styleId="H2Char">
    <w:name w:val="H2 Char"/>
    <w:basedOn w:val="DefaultParagraphFont"/>
    <w:link w:val="H2"/>
    <w:rsid w:val="00084554"/>
    <w:rPr>
      <w:rFonts w:eastAsiaTheme="minorEastAsia"/>
      <w:b/>
      <w:color w:val="000000"/>
      <w:sz w:val="48"/>
      <w:szCs w:val="48"/>
    </w:rPr>
  </w:style>
  <w:style w:type="character" w:customStyle="1" w:styleId="EndNoteBibliographyTitleChar">
    <w:name w:val="EndNote Bibliography Title Char"/>
    <w:basedOn w:val="H2Char"/>
    <w:link w:val="EndNoteBibliographyTitle"/>
    <w:rsid w:val="00084554"/>
    <w:rPr>
      <w:rFonts w:ascii="Times New Roman" w:eastAsiaTheme="minorEastAsia" w:hAnsi="Times New Roman" w:cs="Times New Roman"/>
      <w:b w:val="0"/>
      <w:color w:val="000000"/>
      <w:sz w:val="48"/>
      <w:szCs w:val="48"/>
    </w:rPr>
  </w:style>
  <w:style w:type="paragraph" w:customStyle="1" w:styleId="EndNoteBibliography">
    <w:name w:val="EndNote Bibliography"/>
    <w:basedOn w:val="Normal"/>
    <w:link w:val="EndNoteBibliographyChar"/>
    <w:rsid w:val="00084554"/>
    <w:rPr>
      <w:rFonts w:cs="Times New Roman"/>
    </w:rPr>
  </w:style>
  <w:style w:type="character" w:customStyle="1" w:styleId="EndNoteBibliographyChar">
    <w:name w:val="EndNote Bibliography Char"/>
    <w:basedOn w:val="H2Char"/>
    <w:link w:val="EndNoteBibliography"/>
    <w:rsid w:val="00084554"/>
    <w:rPr>
      <w:rFonts w:ascii="Times New Roman" w:eastAsiaTheme="minorEastAsia" w:hAnsi="Times New Roman" w:cs="Times New Roman"/>
      <w:b w:val="0"/>
      <w:color w:val="000000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reparedness@hsph.harvard.edu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810</Words>
  <Characters>4617</Characters>
  <Application>Microsoft Office Word</Application>
  <DocSecurity>0</DocSecurity>
  <Lines>38</Lines>
  <Paragraphs>10</Paragraphs>
  <ScaleCrop>false</ScaleCrop>
  <Company/>
  <LinksUpToDate>false</LinksUpToDate>
  <CharactersWithSpaces>5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man, Nigel Walsh</dc:creator>
  <cp:keywords/>
  <dc:description/>
  <cp:lastModifiedBy>Harriman, Nigel Walsh</cp:lastModifiedBy>
  <cp:revision>6</cp:revision>
  <dcterms:created xsi:type="dcterms:W3CDTF">2022-01-26T18:15:00Z</dcterms:created>
  <dcterms:modified xsi:type="dcterms:W3CDTF">2022-01-26T19:04:00Z</dcterms:modified>
</cp:coreProperties>
</file>